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912A7B" w14:textId="76B6AB2C" w:rsidR="00810029" w:rsidRDefault="00810029" w:rsidP="006374F9">
      <w:pPr>
        <w:pStyle w:val="Heading1"/>
        <w:spacing w:after="240"/>
      </w:pPr>
      <w:r w:rsidRPr="00810029">
        <w:t>Git</w:t>
      </w:r>
      <w:r w:rsidR="00C5563C">
        <w:t>H</w:t>
      </w:r>
      <w:r w:rsidRPr="00810029">
        <w:t>ub Repository:</w:t>
      </w:r>
    </w:p>
    <w:p w14:paraId="3629B9A9" w14:textId="38A9F354" w:rsidR="00810029" w:rsidRDefault="00810029">
      <w:pPr>
        <w:rPr>
          <w:rFonts w:ascii="Arial" w:hAnsi="Arial" w:cs="Arial"/>
          <w:sz w:val="24"/>
          <w:szCs w:val="24"/>
        </w:rPr>
      </w:pPr>
      <w:hyperlink r:id="rId5" w:history="1">
        <w:r w:rsidRPr="00E0498A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6AE89D5A" w14:textId="77777777" w:rsidR="00E0498A" w:rsidRPr="00E0498A" w:rsidRDefault="00E0498A">
      <w:pPr>
        <w:rPr>
          <w:rFonts w:ascii="Arial" w:hAnsi="Arial" w:cs="Arial"/>
          <w:sz w:val="24"/>
          <w:szCs w:val="24"/>
        </w:rPr>
      </w:pPr>
    </w:p>
    <w:p w14:paraId="3EB24DAD" w14:textId="5DF194EA" w:rsidR="00C5563C" w:rsidRDefault="00C5563C" w:rsidP="006374F9">
      <w:pPr>
        <w:pStyle w:val="Heading1"/>
        <w:spacing w:after="240"/>
      </w:pPr>
      <w:r>
        <w:t>Conclusion:</w:t>
      </w:r>
    </w:p>
    <w:p w14:paraId="17EAC242" w14:textId="1F658319" w:rsidR="00BF62B0" w:rsidRPr="00BF62B0" w:rsidRDefault="00BF62B0" w:rsidP="00BF62B0">
      <w:pPr>
        <w:pStyle w:val="Heading2"/>
        <w:spacing w:after="240"/>
      </w:pPr>
      <w:r>
        <w:t>YAML Template genaration</w:t>
      </w:r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</w:t>
      </w:r>
      <w:r w:rsidRPr="00E0498A">
        <w:rPr>
          <w:rFonts w:ascii="Arial" w:hAnsi="Arial" w:cs="Arial"/>
          <w:sz w:val="24"/>
          <w:szCs w:val="24"/>
        </w:rPr>
        <w:t>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VPCGatewayattachment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r w:rsidR="00E0498A" w:rsidRPr="00314EF7">
        <w:rPr>
          <w:rFonts w:ascii="Arial" w:hAnsi="Arial" w:cs="Arial"/>
          <w:sz w:val="24"/>
          <w:szCs w:val="24"/>
        </w:rPr>
        <w:t>GetAZs</w:t>
      </w:r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Public Route Table</w:t>
      </w:r>
    </w:p>
    <w:p w14:paraId="0C9C8521" w14:textId="0DC03595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Using the template defined in </w:t>
      </w:r>
      <w:r w:rsidR="00314EF7">
        <w:rPr>
          <w:rFonts w:ascii="Arial" w:hAnsi="Arial" w:cs="Arial"/>
          <w:sz w:val="24"/>
          <w:szCs w:val="24"/>
        </w:rPr>
        <w:fldChar w:fldCharType="begin"/>
      </w:r>
      <w:r w:rsidR="00314EF7">
        <w:rPr>
          <w:rFonts w:ascii="Arial" w:hAnsi="Arial" w:cs="Arial"/>
          <w:sz w:val="24"/>
          <w:szCs w:val="24"/>
        </w:rPr>
        <w:instrText xml:space="preserve"> ADDIN ZOTERO_ITEM CSL_CITATION {"citationID":"Jggwiitv","properties":{"formattedCitation":"({\\i{}AWS::EC2::RouteTable - AWS CloudFormation}, no date)","plainCitation":"(AWS::EC2::RouteTable - AWS CloudFormation, no date)","noteIndex":0},"citationItems":[{"id":1099,"uris":["http://zotero.org/users/7037068/items/LK94UCZN"],"itemData":{"id":1099,"type":"webpage","title":"AWS::EC2::RouteTable - AWS CloudFormation","URL":"https://docs.aws.amazon.com/AWSCloudFormation/latest/UserGuide/aws-resource-ec2-routetable.html","accessed":{"date-parts":[["2022",11,7]]}}}],"schema":"https://github.com/citation-style-language/schema/raw/master/csl-citation.json"} </w:instrText>
      </w:r>
      <w:r w:rsidR="00314EF7">
        <w:rPr>
          <w:rFonts w:ascii="Arial" w:hAnsi="Arial" w:cs="Arial"/>
          <w:sz w:val="24"/>
          <w:szCs w:val="24"/>
        </w:rPr>
        <w:fldChar w:fldCharType="separate"/>
      </w:r>
      <w:r w:rsidR="00314EF7" w:rsidRPr="00314EF7">
        <w:rPr>
          <w:rFonts w:ascii="Arial" w:hAnsi="Arial" w:cs="Arial"/>
          <w:sz w:val="24"/>
          <w:szCs w:val="24"/>
        </w:rPr>
        <w:t>(</w:t>
      </w:r>
      <w:r w:rsidR="00314EF7" w:rsidRPr="00314EF7">
        <w:rPr>
          <w:rFonts w:ascii="Arial" w:hAnsi="Arial" w:cs="Arial"/>
          <w:i/>
          <w:iCs/>
          <w:sz w:val="24"/>
          <w:szCs w:val="24"/>
        </w:rPr>
        <w:t xml:space="preserve">AWS::EC2::RouteTable </w:t>
      </w:r>
      <w:r w:rsidR="00314EF7" w:rsidRPr="00314EF7">
        <w:rPr>
          <w:rFonts w:ascii="Arial" w:hAnsi="Arial" w:cs="Arial"/>
          <w:i/>
          <w:iCs/>
          <w:sz w:val="24"/>
          <w:szCs w:val="24"/>
        </w:rPr>
        <w:lastRenderedPageBreak/>
        <w:t>- AWS CloudFormation</w:t>
      </w:r>
      <w:r w:rsidR="00314EF7" w:rsidRPr="00314EF7">
        <w:rPr>
          <w:rFonts w:ascii="Arial" w:hAnsi="Arial" w:cs="Arial"/>
          <w:sz w:val="24"/>
          <w:szCs w:val="24"/>
        </w:rPr>
        <w:t>, no date)</w:t>
      </w:r>
      <w:r w:rsidR="00314EF7">
        <w:rPr>
          <w:rFonts w:ascii="Arial" w:hAnsi="Arial" w:cs="Arial"/>
          <w:sz w:val="24"/>
          <w:szCs w:val="24"/>
        </w:rPr>
        <w:fldChar w:fldCharType="end"/>
      </w:r>
      <w:r w:rsidR="00314EF7">
        <w:rPr>
          <w:rFonts w:ascii="Arial" w:hAnsi="Arial" w:cs="Arial"/>
          <w:sz w:val="24"/>
          <w:szCs w:val="24"/>
        </w:rPr>
        <w:t xml:space="preserve">, I have created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>route table for the Public subnet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 xml:space="preserve">ternet gateway. </w:t>
      </w:r>
      <w:r>
        <w:rPr>
          <w:rFonts w:ascii="Arial" w:hAnsi="Arial" w:cs="Arial"/>
          <w:sz w:val="24"/>
          <w:szCs w:val="24"/>
        </w:rPr>
        <w:t>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 xml:space="preserve">public </w:t>
      </w:r>
      <w:r>
        <w:rPr>
          <w:rFonts w:ascii="Arial" w:hAnsi="Arial" w:cs="Arial"/>
          <w:sz w:val="24"/>
          <w:szCs w:val="24"/>
        </w:rPr>
        <w:t xml:space="preserve">route table </w:t>
      </w:r>
      <w:r>
        <w:rPr>
          <w:rFonts w:ascii="Arial" w:hAnsi="Arial" w:cs="Arial"/>
          <w:sz w:val="24"/>
          <w:szCs w:val="24"/>
        </w:rPr>
        <w:t>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</w:t>
      </w:r>
      <w:r>
        <w:rPr>
          <w:rFonts w:ascii="Arial" w:hAnsi="Arial" w:cs="Arial"/>
          <w:sz w:val="24"/>
          <w:szCs w:val="24"/>
        </w:rPr>
        <w:t>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</w:t>
      </w:r>
      <w:r w:rsidR="002D45CE">
        <w:rPr>
          <w:rFonts w:ascii="Arial" w:hAnsi="Arial" w:cs="Arial"/>
          <w:sz w:val="24"/>
          <w:szCs w:val="24"/>
        </w:rPr>
        <w:t>or both public subnets</w:t>
      </w:r>
      <w:r w:rsidR="002D45CE">
        <w:rPr>
          <w:rFonts w:ascii="Arial" w:hAnsi="Arial" w:cs="Arial"/>
          <w:sz w:val="24"/>
          <w:szCs w:val="24"/>
        </w:rPr>
        <w:t>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r>
        <w:rPr>
          <w:rFonts w:ascii="Arial" w:hAnsi="Arial" w:cs="Arial"/>
          <w:sz w:val="24"/>
          <w:szCs w:val="24"/>
        </w:rPr>
        <w:t xml:space="preserve">Similar to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>GetAZs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585A69B1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</w:p>
    <w:p w14:paraId="33997F0D" w14:textId="1E0C5F77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CE68B4" w:rsidRPr="00CE68B4">
        <w:rPr>
          <w:rFonts w:ascii="Arial" w:hAnsi="Arial" w:cs="Arial"/>
          <w:sz w:val="24"/>
          <w:szCs w:val="24"/>
        </w:rPr>
        <w:t xml:space="preserve">The YAML template </w:t>
      </w:r>
      <w:r w:rsidR="00D73552">
        <w:rPr>
          <w:rFonts w:ascii="Arial" w:hAnsi="Arial" w:cs="Arial"/>
          <w:sz w:val="24"/>
          <w:szCs w:val="24"/>
        </w:rPr>
        <w:lastRenderedPageBreak/>
        <w:t>creates</w:t>
      </w:r>
      <w:r w:rsidR="00CE68B4" w:rsidRPr="00CE68B4">
        <w:rPr>
          <w:rFonts w:ascii="Arial" w:hAnsi="Arial" w:cs="Arial"/>
          <w:sz w:val="24"/>
          <w:szCs w:val="24"/>
        </w:rPr>
        <w:t xml:space="preserve">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</w:t>
      </w:r>
      <w:r w:rsidR="00D73552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advanced.yaml)</w:t>
      </w:r>
      <w:r w:rsidR="00D73552">
        <w:rPr>
          <w:rFonts w:ascii="Arial" w:hAnsi="Arial" w:cs="Arial"/>
          <w:sz w:val="24"/>
          <w:szCs w:val="24"/>
        </w:rPr>
        <w:t xml:space="preserve">. </w:t>
      </w:r>
    </w:p>
    <w:p w14:paraId="6BEDF684" w14:textId="0A31DE3B" w:rsidR="00BF62B0" w:rsidRPr="00BF62B0" w:rsidRDefault="00BF62B0" w:rsidP="00BF62B0">
      <w:pPr>
        <w:pStyle w:val="Heading2"/>
        <w:spacing w:after="240"/>
      </w:pPr>
      <w:r>
        <w:t>CloudFormation</w:t>
      </w:r>
    </w:p>
    <w:p w14:paraId="7AF04218" w14:textId="1BB5A12D" w:rsidR="00DC7B00" w:rsidRDefault="00D73552" w:rsidP="00D73552">
      <w:pPr>
        <w:pStyle w:val="ListParagraph"/>
        <w:numPr>
          <w:ilvl w:val="0"/>
          <w:numId w:val="5"/>
        </w:numPr>
      </w:pPr>
      <w:r>
        <w:t>YAML Template Designer diagram</w:t>
      </w:r>
    </w:p>
    <w:p w14:paraId="07FDB349" w14:textId="52E1384F" w:rsidR="00D73552" w:rsidRDefault="00D73552" w:rsidP="00C5563C">
      <w:r>
        <w:rPr>
          <w:noProof/>
        </w:rPr>
        <w:drawing>
          <wp:inline distT="0" distB="0" distL="0" distR="0" wp14:anchorId="253A0505" wp14:editId="4450B68A">
            <wp:extent cx="5731510" cy="4243705"/>
            <wp:effectExtent l="0" t="0" r="2540" b="4445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6F3B" w14:textId="446AADFC" w:rsidR="00D73552" w:rsidRDefault="00D73552" w:rsidP="00C5563C">
      <w:r>
        <w:rPr>
          <w:noProof/>
        </w:rPr>
        <w:drawing>
          <wp:inline distT="0" distB="0" distL="0" distR="0" wp14:anchorId="177CAE95" wp14:editId="0279FC9B">
            <wp:extent cx="5731510" cy="2883535"/>
            <wp:effectExtent l="0" t="0" r="2540" b="0"/>
            <wp:docPr id="5" name="Picture 5" descr="Graphical user interface, text, application, email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, Teams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83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17A82" w14:textId="627F39B5" w:rsidR="00D73552" w:rsidRDefault="00D73552" w:rsidP="00C5563C">
      <w:r>
        <w:rPr>
          <w:noProof/>
        </w:rPr>
        <w:lastRenderedPageBreak/>
        <w:drawing>
          <wp:inline distT="0" distB="0" distL="0" distR="0" wp14:anchorId="210CF1C8" wp14:editId="793E34DF">
            <wp:extent cx="5731510" cy="2781935"/>
            <wp:effectExtent l="0" t="0" r="2540" b="0"/>
            <wp:docPr id="7" name="Picture 7" descr="Graphical user interface, application, table, Exc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, table, Excel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C7C5" w14:textId="32FBEBC6" w:rsidR="00D73552" w:rsidRDefault="00D73552" w:rsidP="00C5563C">
      <w:r>
        <w:rPr>
          <w:noProof/>
        </w:rPr>
        <w:drawing>
          <wp:inline distT="0" distB="0" distL="0" distR="0" wp14:anchorId="5253AE0A" wp14:editId="41354098">
            <wp:extent cx="5731510" cy="1530350"/>
            <wp:effectExtent l="0" t="0" r="2540" b="0"/>
            <wp:docPr id="8" name="Picture 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, Teams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3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0DBA2" w14:textId="0A70F8C3" w:rsidR="00D73552" w:rsidRDefault="00D73552" w:rsidP="00C5563C">
      <w:r>
        <w:rPr>
          <w:noProof/>
        </w:rPr>
        <w:drawing>
          <wp:inline distT="0" distB="0" distL="0" distR="0" wp14:anchorId="2B04042B" wp14:editId="18FCF7BF">
            <wp:extent cx="5731510" cy="2735580"/>
            <wp:effectExtent l="0" t="0" r="2540" b="7620"/>
            <wp:docPr id="9" name="Picture 9" descr="Graphical user interface, text, application, email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, email, website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3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A4606" w14:textId="205244FB" w:rsidR="00D73552" w:rsidRDefault="00D73552" w:rsidP="00C5563C"/>
    <w:p w14:paraId="7C5626A4" w14:textId="77777777" w:rsidR="00D73552" w:rsidRDefault="00D73552" w:rsidP="00C5563C"/>
    <w:p w14:paraId="0A6CE69A" w14:textId="77777777" w:rsidR="00D73552" w:rsidRDefault="00D73552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C6A3661" w14:textId="4B4753F6" w:rsidR="00DC7B00" w:rsidRDefault="00DC7B00" w:rsidP="00DC7B00">
      <w:pPr>
        <w:pStyle w:val="Heading1"/>
      </w:pPr>
      <w:r>
        <w:lastRenderedPageBreak/>
        <w:t>Reference Links:</w:t>
      </w:r>
    </w:p>
    <w:p w14:paraId="4E5DE7FB" w14:textId="77777777" w:rsidR="00684112" w:rsidRPr="00684112" w:rsidRDefault="00277013" w:rsidP="00684112">
      <w:pPr>
        <w:pStyle w:val="Bibliography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84112">
      <w:pPr>
        <w:pStyle w:val="Bibliography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7E808363" w14:textId="04E87376" w:rsidR="00810029" w:rsidRDefault="00810029" w:rsidP="006374F9">
      <w:pPr>
        <w:pStyle w:val="Heading1"/>
        <w:spacing w:after="240"/>
      </w:pPr>
      <w:r>
        <w:t>Appendix:</w:t>
      </w:r>
    </w:p>
    <w:p w14:paraId="5FF5F3A8" w14:textId="0B547167" w:rsidR="00810029" w:rsidRDefault="00810029" w:rsidP="00810029">
      <w:pPr>
        <w:pStyle w:val="ListParagraph"/>
        <w:numPr>
          <w:ilvl w:val="0"/>
          <w:numId w:val="1"/>
        </w:numPr>
      </w:pPr>
      <w:r w:rsidRPr="00810029">
        <w:t>Git</w:t>
      </w:r>
      <w:r w:rsidR="00C5563C">
        <w:t>H</w:t>
      </w:r>
      <w:r w:rsidRPr="00810029">
        <w:t>ub</w:t>
      </w:r>
      <w:r>
        <w:t xml:space="preserve"> check</w:t>
      </w:r>
      <w:r w:rsidR="00DC7B00">
        <w:t>-</w:t>
      </w:r>
      <w:r>
        <w:t>in.</w:t>
      </w:r>
    </w:p>
    <w:p w14:paraId="0145ACD5" w14:textId="41E6C6A9" w:rsidR="00810029" w:rsidRDefault="00810029" w:rsidP="00810029">
      <w:pPr>
        <w:pStyle w:val="ListParagraph"/>
      </w:pPr>
      <w:r w:rsidRPr="00810029">
        <w:rPr>
          <w:noProof/>
        </w:rPr>
        <w:lastRenderedPageBreak/>
        <w:drawing>
          <wp:inline distT="0" distB="0" distL="0" distR="0" wp14:anchorId="20FBC8E0" wp14:editId="4E021B86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601936" w14:textId="694EB775" w:rsidR="00810029" w:rsidRPr="00810029" w:rsidRDefault="00810029" w:rsidP="00810029">
      <w:pPr>
        <w:pStyle w:val="ListParagraph"/>
        <w:numPr>
          <w:ilvl w:val="0"/>
          <w:numId w:val="1"/>
        </w:numPr>
      </w:pPr>
    </w:p>
    <w:p w14:paraId="0A10E13E" w14:textId="424376EC" w:rsidR="008C33D4" w:rsidRPr="00810029" w:rsidRDefault="00000000"/>
    <w:sectPr w:rsidR="008C33D4" w:rsidRPr="008100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403C4C"/>
    <w:multiLevelType w:val="multilevel"/>
    <w:tmpl w:val="62BAE4F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1"/>
  </w:num>
  <w:num w:numId="2" w16cid:durableId="577665882">
    <w:abstractNumId w:val="4"/>
  </w:num>
  <w:num w:numId="3" w16cid:durableId="1738746279">
    <w:abstractNumId w:val="0"/>
  </w:num>
  <w:num w:numId="4" w16cid:durableId="510729557">
    <w:abstractNumId w:val="3"/>
  </w:num>
  <w:num w:numId="5" w16cid:durableId="104721718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qgUAHo6ZnCwAAAA="/>
  </w:docVars>
  <w:rsids>
    <w:rsidRoot w:val="00617CCD"/>
    <w:rsid w:val="0001382D"/>
    <w:rsid w:val="001C4EEB"/>
    <w:rsid w:val="00277013"/>
    <w:rsid w:val="002D45CE"/>
    <w:rsid w:val="00314EF7"/>
    <w:rsid w:val="005518BE"/>
    <w:rsid w:val="00617CCD"/>
    <w:rsid w:val="006374F9"/>
    <w:rsid w:val="00684112"/>
    <w:rsid w:val="00810029"/>
    <w:rsid w:val="00930530"/>
    <w:rsid w:val="009C249A"/>
    <w:rsid w:val="00A04458"/>
    <w:rsid w:val="00A701E1"/>
    <w:rsid w:val="00AF5A53"/>
    <w:rsid w:val="00BF62B0"/>
    <w:rsid w:val="00C5563C"/>
    <w:rsid w:val="00CE68B4"/>
    <w:rsid w:val="00D73552"/>
    <w:rsid w:val="00DC7B00"/>
    <w:rsid w:val="00DF67D5"/>
    <w:rsid w:val="00E0498A"/>
    <w:rsid w:val="00E84E3D"/>
    <w:rsid w:val="00F05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hyperlink" Target="https://github.com/L00177576/IDP-Assignment1" TargetMode="Externa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6</TotalTime>
  <Pages>1</Pages>
  <Words>1739</Words>
  <Characters>9914</Characters>
  <Application>Microsoft Office Word</Application>
  <DocSecurity>0</DocSecurity>
  <Lines>82</Lines>
  <Paragraphs>23</Paragraphs>
  <ScaleCrop>false</ScaleCrop>
  <Company/>
  <LinksUpToDate>false</LinksUpToDate>
  <CharactersWithSpaces>11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24</cp:revision>
  <dcterms:created xsi:type="dcterms:W3CDTF">2022-11-07T11:46:00Z</dcterms:created>
  <dcterms:modified xsi:type="dcterms:W3CDTF">2022-11-07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